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69A3F8B6" w:rsidR="00A26520" w:rsidRDefault="00A26520">
      <w:r w:rsidRPr="00554190">
        <w:rPr>
          <w:b/>
        </w:rPr>
        <w:t>Date</w:t>
      </w:r>
      <w:r w:rsidR="0074593E" w:rsidRPr="00554190">
        <w:rPr>
          <w:b/>
        </w:rPr>
        <w:t>:</w:t>
      </w:r>
      <w:r w:rsidR="00EE506E">
        <w:t xml:space="preserve">  </w:t>
      </w:r>
      <w:r w:rsidR="00FA447A">
        <w:t>14</w:t>
      </w:r>
      <w:r w:rsidR="00471366">
        <w:t xml:space="preserve"> </w:t>
      </w:r>
      <w:r w:rsidR="00FA447A">
        <w:t>June 2017</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48782B">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48782B">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48782B">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48782B">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48782B">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48782B">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48782B">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48782B">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48782B">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48782B">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48782B">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48782B">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48782B">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48782B">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A9194B" w14:paraId="1BEF5636" w14:textId="77777777" w:rsidTr="00DD02AA">
        <w:tc>
          <w:tcPr>
            <w:tcW w:w="1005" w:type="dxa"/>
          </w:tcPr>
          <w:p w14:paraId="7EF56E08" w14:textId="47CB1010" w:rsidR="00A9194B" w:rsidRDefault="00A9194B" w:rsidP="005C0353">
            <w:r>
              <w:t>5</w:t>
            </w:r>
          </w:p>
        </w:tc>
        <w:tc>
          <w:tcPr>
            <w:tcW w:w="1970" w:type="dxa"/>
          </w:tcPr>
          <w:p w14:paraId="288B12A2" w14:textId="5434035D" w:rsidR="00A9194B" w:rsidRDefault="00A9194B" w:rsidP="00616835">
            <w:r>
              <w:t>17 June 2017</w:t>
            </w:r>
          </w:p>
        </w:tc>
        <w:tc>
          <w:tcPr>
            <w:tcW w:w="1909" w:type="dxa"/>
          </w:tcPr>
          <w:p w14:paraId="7A568FB7" w14:textId="4F7F4EB8" w:rsidR="00A9194B" w:rsidRDefault="00A9194B" w:rsidP="005C0353">
            <w:r>
              <w:t xml:space="preserve">Ian Wong, </w:t>
            </w:r>
            <w:r>
              <w:t xml:space="preserve">Nicole Pratt, Ruth Brauer, </w:t>
            </w:r>
            <w:r>
              <w:t>Martijn Schuemie</w:t>
            </w:r>
          </w:p>
        </w:tc>
        <w:tc>
          <w:tcPr>
            <w:tcW w:w="4999" w:type="dxa"/>
          </w:tcPr>
          <w:p w14:paraId="61FBC5E7" w14:textId="77777777" w:rsidR="00A9194B" w:rsidRDefault="00A9194B" w:rsidP="005C0353">
            <w:r>
              <w:t>Modification to drug classification, assigning drugs to only one class:</w:t>
            </w:r>
          </w:p>
          <w:p w14:paraId="0803DB49" w14:textId="77777777" w:rsidR="00A9194B" w:rsidRDefault="00A9194B" w:rsidP="00A9194B">
            <w:pPr>
              <w:pStyle w:val="ListParagraph"/>
              <w:numPr>
                <w:ilvl w:val="0"/>
                <w:numId w:val="8"/>
              </w:numPr>
            </w:pPr>
            <w:r>
              <w:t xml:space="preserve">Aloxiprin only in </w:t>
            </w:r>
            <w:r w:rsidRPr="00A9194B">
              <w:t>Analgesics (inc. NSAIDs)</w:t>
            </w:r>
            <w:r>
              <w:t xml:space="preserve">, no longer in </w:t>
            </w:r>
            <w:r w:rsidRPr="00A9194B">
              <w:t>Anticlotting and antifibrinolytic</w:t>
            </w:r>
          </w:p>
          <w:p w14:paraId="1D025038" w14:textId="7385F7C2" w:rsidR="00A9194B" w:rsidRDefault="005E7A48" w:rsidP="00A9194B">
            <w:pPr>
              <w:pStyle w:val="ListParagraph"/>
              <w:numPr>
                <w:ilvl w:val="0"/>
                <w:numId w:val="8"/>
              </w:numPr>
            </w:pPr>
            <w:r>
              <w:t>C</w:t>
            </w:r>
            <w:r w:rsidR="00A9194B">
              <w:t>arbasalate calcium</w:t>
            </w:r>
            <w:r w:rsidR="00A9194B">
              <w:t xml:space="preserve"> only in </w:t>
            </w:r>
            <w:r w:rsidR="00A9194B">
              <w:t>Analgesics (inc. NSAIDs)</w:t>
            </w:r>
            <w:r w:rsidR="00A9194B">
              <w:t>, no longer in A</w:t>
            </w:r>
            <w:r w:rsidR="00A9194B">
              <w:t>nticlotting and antifibrinolytic</w:t>
            </w:r>
          </w:p>
          <w:p w14:paraId="421752D2" w14:textId="19B15FE6" w:rsidR="00A9194B" w:rsidRDefault="005E7A48" w:rsidP="00A9194B">
            <w:pPr>
              <w:pStyle w:val="ListParagraph"/>
              <w:numPr>
                <w:ilvl w:val="0"/>
                <w:numId w:val="8"/>
              </w:numPr>
            </w:pPr>
            <w:r>
              <w:t>C</w:t>
            </w:r>
            <w:r w:rsidR="00A9194B">
              <w:t>lonidine</w:t>
            </w:r>
            <w:r w:rsidR="00A9194B">
              <w:t xml:space="preserve"> only in </w:t>
            </w:r>
            <w:r w:rsidR="00A9194B">
              <w:t>Adrenergics</w:t>
            </w:r>
            <w:r w:rsidR="00A9194B">
              <w:t xml:space="preserve">, no longer in  </w:t>
            </w:r>
            <w:r w:rsidR="00A9194B">
              <w:t>Analgesics (inc. NSAIDs)</w:t>
            </w:r>
          </w:p>
          <w:p w14:paraId="5FCC09B8" w14:textId="7D5DAA8A" w:rsidR="00A9194B" w:rsidRDefault="005E7A48" w:rsidP="00A9194B">
            <w:pPr>
              <w:pStyle w:val="ListParagraph"/>
              <w:numPr>
                <w:ilvl w:val="0"/>
                <w:numId w:val="8"/>
              </w:numPr>
            </w:pPr>
            <w:r>
              <w:t>M</w:t>
            </w:r>
            <w:r w:rsidR="00A9194B">
              <w:t>annitol</w:t>
            </w:r>
            <w:r w:rsidR="00A9194B">
              <w:t xml:space="preserve"> only in Mucolytics, no longer in </w:t>
            </w:r>
            <w:r w:rsidR="00A9194B">
              <w:t>Diuretics</w:t>
            </w:r>
          </w:p>
          <w:p w14:paraId="319DB488" w14:textId="5F4DBAF9" w:rsidR="00A9194B" w:rsidRDefault="005E7A48" w:rsidP="00A9194B">
            <w:pPr>
              <w:pStyle w:val="ListParagraph"/>
              <w:numPr>
                <w:ilvl w:val="0"/>
                <w:numId w:val="8"/>
              </w:numPr>
            </w:pPr>
            <w:r>
              <w:t>M</w:t>
            </w:r>
            <w:r w:rsidR="00A9194B">
              <w:t>edroxyprogesterone</w:t>
            </w:r>
            <w:r w:rsidR="00A9194B">
              <w:tab/>
            </w:r>
            <w:r w:rsidR="00A9194B">
              <w:t xml:space="preserve">only in </w:t>
            </w:r>
            <w:r w:rsidR="00A9194B">
              <w:t>Contraceptives</w:t>
            </w:r>
            <w:r w:rsidR="00A9194B">
              <w:t xml:space="preserve"> , no longer in </w:t>
            </w:r>
            <w:r w:rsidR="00A9194B">
              <w:t>Antineoplastic and immunomodulating agents</w:t>
            </w:r>
          </w:p>
          <w:p w14:paraId="25A353BA" w14:textId="6D61C4B3" w:rsidR="00A9194B" w:rsidRDefault="005E7A48" w:rsidP="00A9194B">
            <w:pPr>
              <w:pStyle w:val="ListParagraph"/>
              <w:numPr>
                <w:ilvl w:val="0"/>
                <w:numId w:val="8"/>
              </w:numPr>
            </w:pPr>
            <w:r>
              <w:t>M</w:t>
            </w:r>
            <w:r w:rsidR="00A9194B">
              <w:t>egestrol</w:t>
            </w:r>
            <w:r w:rsidR="00A9194B">
              <w:t xml:space="preserve"> only in Antineoplastic and </w:t>
            </w:r>
            <w:r w:rsidR="00A9194B">
              <w:t>immunomodulating agents</w:t>
            </w:r>
            <w:r w:rsidR="00A9194B">
              <w:t xml:space="preserve">, no longer in </w:t>
            </w:r>
            <w:r w:rsidR="00A9194B">
              <w:t>Contraceptives</w:t>
            </w:r>
          </w:p>
          <w:p w14:paraId="65D44887" w14:textId="290385E6" w:rsidR="00A9194B" w:rsidRDefault="005E7A48" w:rsidP="00A9194B">
            <w:pPr>
              <w:pStyle w:val="ListParagraph"/>
              <w:numPr>
                <w:ilvl w:val="0"/>
                <w:numId w:val="8"/>
              </w:numPr>
            </w:pPr>
            <w:r>
              <w:t>R</w:t>
            </w:r>
            <w:bookmarkStart w:id="3" w:name="_GoBack"/>
            <w:bookmarkEnd w:id="3"/>
            <w:r w:rsidR="00A9194B">
              <w:t>ifampin</w:t>
            </w:r>
            <w:r w:rsidR="00A9194B">
              <w:t xml:space="preserve"> only in </w:t>
            </w:r>
            <w:r w:rsidR="00A9194B">
              <w:t>Antibiotics</w:t>
            </w:r>
            <w:r w:rsidR="00A9194B">
              <w:t xml:space="preserve">, no longer in </w:t>
            </w:r>
            <w:r w:rsidR="00A9194B">
              <w:t>Antiinfectives (excluding antibiotics and vaccines)</w:t>
            </w:r>
          </w:p>
        </w:tc>
      </w:tr>
      <w:tr w:rsidR="00616835" w14:paraId="06F61FCB" w14:textId="77777777" w:rsidTr="00DD02AA">
        <w:tc>
          <w:tcPr>
            <w:tcW w:w="1005" w:type="dxa"/>
          </w:tcPr>
          <w:p w14:paraId="4129A8FE" w14:textId="12E41FB0" w:rsidR="00616835" w:rsidRDefault="00616835" w:rsidP="005C0353">
            <w:r>
              <w:t>4c</w:t>
            </w:r>
          </w:p>
        </w:tc>
        <w:tc>
          <w:tcPr>
            <w:tcW w:w="1970" w:type="dxa"/>
          </w:tcPr>
          <w:p w14:paraId="7644F2B5" w14:textId="530BD4A8" w:rsidR="00616835" w:rsidRDefault="00616835" w:rsidP="00616835">
            <w:r>
              <w:t>9 September 2016</w:t>
            </w:r>
          </w:p>
        </w:tc>
        <w:tc>
          <w:tcPr>
            <w:tcW w:w="1909" w:type="dxa"/>
          </w:tcPr>
          <w:p w14:paraId="4E20132C" w14:textId="4388C7D0" w:rsidR="00616835" w:rsidRDefault="00616835" w:rsidP="005C0353">
            <w:r>
              <w:t>Martijn Schuemie</w:t>
            </w:r>
          </w:p>
        </w:tc>
        <w:tc>
          <w:tcPr>
            <w:tcW w:w="4999" w:type="dxa"/>
          </w:tcPr>
          <w:p w14:paraId="3F8C5DC5" w14:textId="37E6A184" w:rsidR="00616835" w:rsidRDefault="00616835" w:rsidP="005C0353">
            <w:r>
              <w:t>Removed ‘</w:t>
            </w:r>
            <w:r w:rsidRPr="00616835">
              <w:t>Ethinyl estradiol</w:t>
            </w:r>
            <w:r>
              <w:t>’ from Antineoplastics</w:t>
            </w:r>
          </w:p>
        </w:tc>
      </w:tr>
      <w:tr w:rsidR="00616835" w14:paraId="37A84BD6" w14:textId="77777777" w:rsidTr="00DD02AA">
        <w:tc>
          <w:tcPr>
            <w:tcW w:w="1005" w:type="dxa"/>
          </w:tcPr>
          <w:p w14:paraId="703F700E" w14:textId="4E721035" w:rsidR="00616835" w:rsidRDefault="00616835" w:rsidP="005C0353">
            <w:r>
              <w:t>4b</w:t>
            </w:r>
          </w:p>
        </w:tc>
        <w:tc>
          <w:tcPr>
            <w:tcW w:w="1970" w:type="dxa"/>
          </w:tcPr>
          <w:p w14:paraId="4CBABE20" w14:textId="6E6728A3" w:rsidR="00616835" w:rsidRDefault="00616835" w:rsidP="00616835">
            <w:r>
              <w:t>19 August 2016</w:t>
            </w:r>
          </w:p>
        </w:tc>
        <w:tc>
          <w:tcPr>
            <w:tcW w:w="1909" w:type="dxa"/>
          </w:tcPr>
          <w:p w14:paraId="331CA0D3" w14:textId="44416359" w:rsidR="00616835" w:rsidRDefault="00616835" w:rsidP="005C0353">
            <w:r>
              <w:t>Martijn Schuemie</w:t>
            </w:r>
          </w:p>
        </w:tc>
        <w:tc>
          <w:tcPr>
            <w:tcW w:w="4999" w:type="dxa"/>
          </w:tcPr>
          <w:p w14:paraId="6C529844" w14:textId="12A2E375" w:rsidR="00616835" w:rsidRDefault="00616835" w:rsidP="005C0353">
            <w:r>
              <w:t>Corrected language on denominator definition</w:t>
            </w:r>
          </w:p>
        </w:tc>
      </w:tr>
      <w:tr w:rsidR="00616835" w14:paraId="030BFEAA" w14:textId="77777777" w:rsidTr="00DD02AA">
        <w:tc>
          <w:tcPr>
            <w:tcW w:w="1005" w:type="dxa"/>
          </w:tcPr>
          <w:p w14:paraId="5B72E9C2" w14:textId="7E358118" w:rsidR="00616835" w:rsidRDefault="00616835" w:rsidP="005C0353">
            <w:r>
              <w:t>4</w:t>
            </w:r>
          </w:p>
        </w:tc>
        <w:tc>
          <w:tcPr>
            <w:tcW w:w="1970" w:type="dxa"/>
          </w:tcPr>
          <w:p w14:paraId="627E98E2" w14:textId="604C642B" w:rsidR="00616835" w:rsidRDefault="00616835" w:rsidP="00616835">
            <w:r>
              <w:t>7 August 2016</w:t>
            </w:r>
          </w:p>
        </w:tc>
        <w:tc>
          <w:tcPr>
            <w:tcW w:w="1909" w:type="dxa"/>
          </w:tcPr>
          <w:p w14:paraId="2DBBF50A" w14:textId="3A85EFC2" w:rsidR="00616835" w:rsidRDefault="00616835" w:rsidP="005C0353">
            <w:r>
              <w:t>Ian Wong, Martijn Schuemie</w:t>
            </w:r>
          </w:p>
        </w:tc>
        <w:tc>
          <w:tcPr>
            <w:tcW w:w="4999" w:type="dxa"/>
          </w:tcPr>
          <w:p w14:paraId="3C881536" w14:textId="5213C7D3" w:rsidR="00616835" w:rsidRDefault="00616835" w:rsidP="005C0353">
            <w:r>
              <w:t>Modifications to drug classification after manual review:</w:t>
            </w:r>
          </w:p>
          <w:p w14:paraId="219613D6" w14:textId="1C15EBF2" w:rsidR="00616835" w:rsidRDefault="00616835"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616835" w:rsidRDefault="00616835" w:rsidP="0044158D">
            <w:pPr>
              <w:pStyle w:val="ListParagraph"/>
              <w:numPr>
                <w:ilvl w:val="0"/>
                <w:numId w:val="7"/>
              </w:numPr>
            </w:pPr>
            <w:r>
              <w:t>Removed all vaccines from antiinfectives</w:t>
            </w:r>
          </w:p>
          <w:p w14:paraId="41209387" w14:textId="785C32AD" w:rsidR="00616835" w:rsidRDefault="00616835" w:rsidP="00996EEC">
            <w:pPr>
              <w:pStyle w:val="ListParagraph"/>
              <w:numPr>
                <w:ilvl w:val="0"/>
                <w:numId w:val="7"/>
              </w:numPr>
            </w:pPr>
            <w:r>
              <w:t xml:space="preserve">Removed aspirin, iloprost, and </w:t>
            </w:r>
            <w:r w:rsidRPr="00996EEC">
              <w:t>treprostinil</w:t>
            </w:r>
            <w:r>
              <w:t xml:space="preserve"> from a</w:t>
            </w:r>
            <w:r w:rsidRPr="0044158D">
              <w:t>ntithrombotic agents</w:t>
            </w:r>
          </w:p>
          <w:p w14:paraId="215DF5A8" w14:textId="41121AEB" w:rsidR="00616835" w:rsidRDefault="00616835" w:rsidP="0044158D">
            <w:pPr>
              <w:pStyle w:val="ListParagraph"/>
              <w:numPr>
                <w:ilvl w:val="0"/>
                <w:numId w:val="7"/>
              </w:numPr>
            </w:pPr>
            <w:r>
              <w:t xml:space="preserve">Removed </w:t>
            </w:r>
            <w:r w:rsidRPr="0044158D">
              <w:t>epinastine</w:t>
            </w:r>
            <w:r>
              <w:t xml:space="preserve"> from adrenergics</w:t>
            </w:r>
          </w:p>
          <w:p w14:paraId="6E9F8FB8" w14:textId="1596DA1B" w:rsidR="00616835" w:rsidRDefault="00616835"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616835" w:rsidRDefault="00616835" w:rsidP="00BC318A">
            <w:pPr>
              <w:pStyle w:val="ListParagraph"/>
              <w:numPr>
                <w:ilvl w:val="0"/>
                <w:numId w:val="7"/>
              </w:numPr>
            </w:pPr>
            <w:r>
              <w:t>Removed ‘combinations’ from antibiotics</w:t>
            </w:r>
          </w:p>
          <w:p w14:paraId="5A335C8A" w14:textId="4DD92E6E" w:rsidR="00616835" w:rsidRDefault="00616835"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616835" w:rsidRDefault="00616835"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16835" w14:paraId="3A9F6D27" w14:textId="77777777" w:rsidTr="00DD02AA">
        <w:tc>
          <w:tcPr>
            <w:tcW w:w="1005" w:type="dxa"/>
          </w:tcPr>
          <w:p w14:paraId="1C2C02A6" w14:textId="47AE77F3" w:rsidR="00616835" w:rsidRDefault="00616835" w:rsidP="005C0353">
            <w:r>
              <w:t>3</w:t>
            </w:r>
          </w:p>
        </w:tc>
        <w:tc>
          <w:tcPr>
            <w:tcW w:w="1970" w:type="dxa"/>
          </w:tcPr>
          <w:p w14:paraId="5F6E6A1A" w14:textId="4487A1CC" w:rsidR="00616835" w:rsidRDefault="00616835" w:rsidP="005C0353">
            <w:r>
              <w:t>20 April 2016</w:t>
            </w:r>
          </w:p>
        </w:tc>
        <w:tc>
          <w:tcPr>
            <w:tcW w:w="1909" w:type="dxa"/>
          </w:tcPr>
          <w:p w14:paraId="29E95272" w14:textId="6D4CFB1C" w:rsidR="00616835" w:rsidRDefault="00616835" w:rsidP="005C0353">
            <w:r>
              <w:t>Martijn Schuemie</w:t>
            </w:r>
          </w:p>
        </w:tc>
        <w:tc>
          <w:tcPr>
            <w:tcW w:w="4999" w:type="dxa"/>
          </w:tcPr>
          <w:p w14:paraId="770CA193" w14:textId="3D4A560F" w:rsidR="00616835" w:rsidRDefault="00616835" w:rsidP="005C0353">
            <w:r>
              <w:t xml:space="preserve">Changed drug classification from ATC top level to a custom classification. The reason is the ATC classification requires correct classification of the indication for which drugs are given, and that </w:t>
            </w:r>
            <w:r>
              <w:lastRenderedPageBreak/>
              <w:t>information is currently not readily available.</w:t>
            </w:r>
          </w:p>
        </w:tc>
      </w:tr>
      <w:tr w:rsidR="00616835" w14:paraId="5579C8B5" w14:textId="77777777" w:rsidTr="00DD02AA">
        <w:tc>
          <w:tcPr>
            <w:tcW w:w="1005" w:type="dxa"/>
          </w:tcPr>
          <w:p w14:paraId="27D70834" w14:textId="14836D5C" w:rsidR="00616835" w:rsidRDefault="00616835" w:rsidP="005C0353">
            <w:r>
              <w:lastRenderedPageBreak/>
              <w:t>2</w:t>
            </w:r>
          </w:p>
        </w:tc>
        <w:tc>
          <w:tcPr>
            <w:tcW w:w="1970" w:type="dxa"/>
          </w:tcPr>
          <w:p w14:paraId="7F627127" w14:textId="4D0C63C5" w:rsidR="00616835" w:rsidRDefault="00616835" w:rsidP="005C0353">
            <w:r>
              <w:t>11 November 2015</w:t>
            </w:r>
          </w:p>
        </w:tc>
        <w:tc>
          <w:tcPr>
            <w:tcW w:w="1909" w:type="dxa"/>
          </w:tcPr>
          <w:p w14:paraId="7E9BE332" w14:textId="77777777" w:rsidR="00616835" w:rsidRDefault="00616835" w:rsidP="005C0353">
            <w:r>
              <w:t>Martijn Schuemie</w:t>
            </w:r>
          </w:p>
        </w:tc>
        <w:tc>
          <w:tcPr>
            <w:tcW w:w="4999" w:type="dxa"/>
          </w:tcPr>
          <w:p w14:paraId="7EEAB798" w14:textId="77777777" w:rsidR="00616835" w:rsidRDefault="00616835" w:rsidP="005C0353">
            <w:r>
              <w:t xml:space="preserve">Modified definition of the denominator: no longer weighting by observed time, and inferring presence in database between observation periods. </w:t>
            </w:r>
          </w:p>
          <w:p w14:paraId="3D67E2EF" w14:textId="3FD711B9" w:rsidR="00616835" w:rsidRDefault="00616835" w:rsidP="005C0353">
            <w:r>
              <w:t>Dropped restriction of having at least 180 days of observation.</w:t>
            </w:r>
          </w:p>
        </w:tc>
      </w:tr>
      <w:tr w:rsidR="00616835" w14:paraId="06A1FB57" w14:textId="77777777" w:rsidTr="00DD02AA">
        <w:tc>
          <w:tcPr>
            <w:tcW w:w="1005" w:type="dxa"/>
          </w:tcPr>
          <w:p w14:paraId="3C15B872" w14:textId="0D9247BF" w:rsidR="00616835" w:rsidRDefault="00616835" w:rsidP="005C0353">
            <w:r>
              <w:t>1</w:t>
            </w:r>
          </w:p>
        </w:tc>
        <w:tc>
          <w:tcPr>
            <w:tcW w:w="1970" w:type="dxa"/>
          </w:tcPr>
          <w:p w14:paraId="2851CE73" w14:textId="563BA61D" w:rsidR="00616835" w:rsidRDefault="00616835" w:rsidP="00DD02AA">
            <w:r>
              <w:t>8 September 2015</w:t>
            </w:r>
          </w:p>
        </w:tc>
        <w:tc>
          <w:tcPr>
            <w:tcW w:w="1909" w:type="dxa"/>
          </w:tcPr>
          <w:p w14:paraId="6569CDDE" w14:textId="0620FD89" w:rsidR="00616835" w:rsidRDefault="00616835" w:rsidP="005C0353">
            <w:r>
              <w:t>All</w:t>
            </w:r>
          </w:p>
        </w:tc>
        <w:tc>
          <w:tcPr>
            <w:tcW w:w="4999" w:type="dxa"/>
          </w:tcPr>
          <w:p w14:paraId="270BB16A" w14:textId="50E9E01E" w:rsidR="00616835" w:rsidRDefault="00616835"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4" w:name="_Toc448924518"/>
      <w:r>
        <w:t>Background</w:t>
      </w:r>
      <w:bookmarkEnd w:id="2"/>
      <w:bookmarkEnd w:id="4"/>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5" w:name="_Toc405127686"/>
      <w:bookmarkStart w:id="6" w:name="_Toc448924519"/>
      <w:r>
        <w:t>Objective</w:t>
      </w:r>
      <w:bookmarkEnd w:id="5"/>
      <w:bookmarkEnd w:id="6"/>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7" w:name="_Toc405127687"/>
      <w:bookmarkStart w:id="8" w:name="_Toc448924520"/>
      <w:r>
        <w:t>Data sources</w:t>
      </w:r>
      <w:bookmarkEnd w:id="7"/>
      <w:bookmarkEnd w:id="8"/>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lastRenderedPageBreak/>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9" w:name="_Toc448924521"/>
      <w:r>
        <w:t>Ajou University School of Medicine (AUSOM)</w:t>
      </w:r>
      <w:bookmarkEnd w:id="9"/>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48782B"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10" w:name="_Toc448924522"/>
      <w:r>
        <w:t>Hong Kong Clinical Data</w:t>
      </w:r>
      <w:r w:rsidR="003B63A9">
        <w:t xml:space="preserve"> Analysis</w:t>
      </w:r>
      <w:r>
        <w:t xml:space="preserve"> and Reporting System (CDARS)</w:t>
      </w:r>
      <w:bookmarkEnd w:id="10"/>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1" w:name="_Toc448924523"/>
      <w:r>
        <w:t>Japan Medical Data Center (JMDC)</w:t>
      </w:r>
      <w:bookmarkEnd w:id="11"/>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lastRenderedPageBreak/>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2" w:name="_Toc448924524"/>
      <w:r>
        <w:t>T</w:t>
      </w:r>
      <w:r w:rsidRPr="003C4AF4">
        <w:t>aiwan’s National Health Insurance Research Database (NHIRD)</w:t>
      </w:r>
      <w:bookmarkEnd w:id="12"/>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3" w:name="_Toc448924525"/>
      <w:r>
        <w:t xml:space="preserve">Australian </w:t>
      </w:r>
      <w:r w:rsidR="003A5D01">
        <w:t>Pharmaceutical</w:t>
      </w:r>
      <w:r>
        <w:t xml:space="preserve"> Benefits Scheme</w:t>
      </w:r>
      <w:r w:rsidR="00AD54AE">
        <w:t xml:space="preserve"> (PBS)</w:t>
      </w:r>
      <w:r>
        <w:t xml:space="preserve"> 10% Sample Data</w:t>
      </w:r>
      <w:bookmarkEnd w:id="13"/>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4" w:name="_Toc448924526"/>
      <w:bookmarkStart w:id="15" w:name="_Toc405127688"/>
      <w:r>
        <w:t>Data collection</w:t>
      </w:r>
      <w:bookmarkEnd w:id="14"/>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6" w:name="_Toc448924527"/>
      <w:r>
        <w:t>Population</w:t>
      </w:r>
      <w:bookmarkEnd w:id="15"/>
      <w:bookmarkEnd w:id="16"/>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7" w:name="_Toc405127692"/>
      <w:bookmarkStart w:id="18" w:name="_Toc448924528"/>
      <w:r>
        <w:t>Methods</w:t>
      </w:r>
      <w:bookmarkEnd w:id="17"/>
      <w:bookmarkEnd w:id="18"/>
    </w:p>
    <w:p w14:paraId="054CF803" w14:textId="198E85C4" w:rsidR="00D676C1" w:rsidRDefault="00D02017" w:rsidP="00D676C1">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 xml:space="preserve">because of privacy </w:t>
      </w:r>
      <w:r>
        <w:lastRenderedPageBreak/>
        <w:t>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PBS</w:t>
      </w:r>
      <w:r w:rsidR="00D676C1">
        <w:t>. Observation time was definined as date of birth until death in CDARS. Observation time was defined as the start of the first visit (inpatient, outpatient or ER) to the end of the last visit for AUSOM.</w:t>
      </w:r>
    </w:p>
    <w:p w14:paraId="5B464BE6" w14:textId="77777777" w:rsidR="00CB265F" w:rsidRDefault="00CB265F" w:rsidP="00CB265F">
      <w:r>
        <w:t>We use the person count as the denominator to calculate prevalence rates. If a person was observed for at least one day in a particular category (e.g. age group) that person was counted in the denominator for that category. Over the study period, and within a calendar year children could contribute to more than one age category.</w:t>
      </w:r>
      <w:r w:rsidRPr="00A3358E">
        <w:t xml:space="preserve"> </w:t>
      </w:r>
    </w:p>
    <w:p w14:paraId="74B2BD7B" w14:textId="5CCD8DFD" w:rsidR="00D32BC1" w:rsidRDefault="00DA0D94">
      <w:r>
        <w:t>We will estimate user prevalence (per 1000 person</w:t>
      </w:r>
      <w:r w:rsidR="00D676C1">
        <w:t>s</w:t>
      </w:r>
      <w:r>
        <w:t>)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w:t>
      </w:r>
      <w:r w:rsidR="00D676C1">
        <w:t>s</w:t>
      </w:r>
      <w:r>
        <w:t>)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9" w:name="_Toc448924529"/>
      <w:r>
        <w:t xml:space="preserve">Table </w:t>
      </w:r>
      <w:r w:rsidR="00854C82">
        <w:t xml:space="preserve">and figure </w:t>
      </w:r>
      <w:r>
        <w:t>shells</w:t>
      </w:r>
      <w:bookmarkEnd w:id="19"/>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FBFA3D9"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w:t>
      </w:r>
      <w:r w:rsidR="00B34774">
        <w:t>s</w:t>
      </w:r>
      <w:r>
        <w:t>),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5FDBC68" w:rsidR="00E91F77" w:rsidRDefault="00E91F77" w:rsidP="0085001C">
      <w:r>
        <w:t xml:space="preserve">Table </w:t>
      </w:r>
      <w:r w:rsidR="00837CD8">
        <w:t>2b</w:t>
      </w:r>
      <w:r>
        <w:t xml:space="preserve">: User prevalence and prescription prevalence </w:t>
      </w:r>
      <w:r w:rsidR="00BA012B">
        <w:t xml:space="preserve">in an ambulatory care setting </w:t>
      </w:r>
      <w:r>
        <w:t>by age and therapeutic level (prevalence per 1000 person</w:t>
      </w:r>
      <w:r w:rsidR="00B34774">
        <w:t>s</w:t>
      </w:r>
      <w:r>
        <w:t xml:space="preserve">),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20" w:name="_Toc448924530"/>
      <w:r>
        <w:lastRenderedPageBreak/>
        <w:t>References</w:t>
      </w:r>
      <w:bookmarkEnd w:id="20"/>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1"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1"/>
    </w:p>
    <w:p w14:paraId="038E069E" w14:textId="77777777" w:rsidR="00862BD7" w:rsidRPr="00862BD7" w:rsidRDefault="00862BD7" w:rsidP="00862BD7">
      <w:pPr>
        <w:spacing w:after="0" w:line="240" w:lineRule="auto"/>
        <w:rPr>
          <w:rFonts w:ascii="Calibri" w:hAnsi="Calibri" w:cs="Calibri"/>
          <w:noProof/>
        </w:rPr>
      </w:pPr>
      <w:bookmarkStart w:id="22"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2"/>
    </w:p>
    <w:p w14:paraId="54235055" w14:textId="77777777" w:rsidR="00862BD7" w:rsidRPr="00862BD7" w:rsidRDefault="00862BD7" w:rsidP="00862BD7">
      <w:pPr>
        <w:spacing w:after="0" w:line="240" w:lineRule="auto"/>
        <w:rPr>
          <w:rFonts w:ascii="Calibri" w:hAnsi="Calibri" w:cs="Calibri"/>
          <w:noProof/>
        </w:rPr>
      </w:pPr>
      <w:bookmarkStart w:id="23"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3"/>
    </w:p>
    <w:p w14:paraId="13E3171A" w14:textId="77777777" w:rsidR="00862BD7" w:rsidRPr="00862BD7" w:rsidRDefault="00862BD7" w:rsidP="00862BD7">
      <w:pPr>
        <w:spacing w:after="0" w:line="240" w:lineRule="auto"/>
        <w:rPr>
          <w:rFonts w:ascii="Calibri" w:hAnsi="Calibri" w:cs="Calibri"/>
          <w:noProof/>
        </w:rPr>
      </w:pPr>
      <w:bookmarkStart w:id="24"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4"/>
    </w:p>
    <w:p w14:paraId="2F7FCD25" w14:textId="77777777" w:rsidR="00862BD7" w:rsidRPr="00862BD7" w:rsidRDefault="00862BD7" w:rsidP="00862BD7">
      <w:pPr>
        <w:spacing w:line="240" w:lineRule="auto"/>
        <w:rPr>
          <w:rFonts w:ascii="Calibri" w:hAnsi="Calibri" w:cs="Calibri"/>
          <w:noProof/>
        </w:rPr>
      </w:pPr>
      <w:bookmarkStart w:id="25"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5"/>
    </w:p>
    <w:p w14:paraId="428F4BF9" w14:textId="6C8EB8FD" w:rsidR="00862BD7" w:rsidRDefault="00FE439F" w:rsidP="00FE439F">
      <w:pPr>
        <w:pStyle w:val="Heading1"/>
        <w:rPr>
          <w:noProof/>
        </w:rPr>
      </w:pPr>
      <w:bookmarkStart w:id="26" w:name="_Toc448924531"/>
      <w:r>
        <w:rPr>
          <w:noProof/>
        </w:rPr>
        <w:t>Appendix A. Drug classification</w:t>
      </w:r>
      <w:bookmarkEnd w:id="26"/>
    </w:p>
    <w:p w14:paraId="2A17C289" w14:textId="736576D7" w:rsidR="00FE439F" w:rsidRPr="00FE439F" w:rsidRDefault="00EF4043" w:rsidP="00FE439F">
      <w:r>
        <w:object w:dxaOrig="1551" w:dyaOrig="1004" w14:anchorId="4B7C43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58942078" r:id="rId21"/>
        </w:object>
      </w:r>
    </w:p>
    <w:p w14:paraId="6AC531E3" w14:textId="1EEED55E" w:rsidR="00FE439F" w:rsidRDefault="00FE439F" w:rsidP="00862BD7">
      <w:pPr>
        <w:spacing w:line="240" w:lineRule="auto"/>
        <w:rPr>
          <w:rFonts w:ascii="Calibri" w:hAnsi="Calibri" w:cs="Calibri"/>
          <w:noProof/>
        </w:rPr>
      </w:pPr>
    </w:p>
    <w:p w14:paraId="45E4C70A" w14:textId="003676D0" w:rsidR="003E1AF7" w:rsidRPr="003E1AF7" w:rsidRDefault="003A4336" w:rsidP="0070625C">
      <w:r>
        <w:fldChar w:fldCharType="end"/>
      </w:r>
      <w:r w:rsidR="00B34774">
        <w:fldChar w:fldCharType="begin"/>
      </w:r>
      <w:r w:rsidR="00B34774">
        <w:instrText xml:space="preserve"> ADDIN </w:instrText>
      </w:r>
      <w:r w:rsidR="00B34774">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59DDAC" w14:textId="77777777" w:rsidR="0048782B" w:rsidRDefault="0048782B" w:rsidP="0074593E">
      <w:pPr>
        <w:spacing w:after="0" w:line="240" w:lineRule="auto"/>
      </w:pPr>
      <w:r>
        <w:separator/>
      </w:r>
    </w:p>
  </w:endnote>
  <w:endnote w:type="continuationSeparator" w:id="0">
    <w:p w14:paraId="50D394CF" w14:textId="77777777" w:rsidR="0048782B" w:rsidRDefault="0048782B"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5E7A48">
      <w:rPr>
        <w:noProof/>
      </w:rPr>
      <w:t>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3A8070" w14:textId="77777777" w:rsidR="0048782B" w:rsidRDefault="0048782B" w:rsidP="0074593E">
      <w:pPr>
        <w:spacing w:after="0" w:line="240" w:lineRule="auto"/>
      </w:pPr>
      <w:r>
        <w:separator/>
      </w:r>
    </w:p>
  </w:footnote>
  <w:footnote w:type="continuationSeparator" w:id="0">
    <w:p w14:paraId="1BFFB183" w14:textId="77777777" w:rsidR="0048782B" w:rsidRDefault="0048782B"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9F283E"/>
    <w:multiLevelType w:val="hybridMultilevel"/>
    <w:tmpl w:val="392CC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7"/>
  </w:num>
  <w:num w:numId="6">
    <w:abstractNumId w:val="3"/>
  </w:num>
  <w:num w:numId="7">
    <w:abstractNumId w:val="1"/>
  </w:num>
  <w:num w:numId="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943C7"/>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1E6"/>
    <w:rsid w:val="004577BF"/>
    <w:rsid w:val="0046296F"/>
    <w:rsid w:val="00471366"/>
    <w:rsid w:val="0048252B"/>
    <w:rsid w:val="00482548"/>
    <w:rsid w:val="00486483"/>
    <w:rsid w:val="0048782B"/>
    <w:rsid w:val="00490274"/>
    <w:rsid w:val="00490C4E"/>
    <w:rsid w:val="00492972"/>
    <w:rsid w:val="00496346"/>
    <w:rsid w:val="00497669"/>
    <w:rsid w:val="004A6CB9"/>
    <w:rsid w:val="004B0D3B"/>
    <w:rsid w:val="004B21EC"/>
    <w:rsid w:val="004C12E6"/>
    <w:rsid w:val="004C261F"/>
    <w:rsid w:val="004F3DA1"/>
    <w:rsid w:val="004F4CEB"/>
    <w:rsid w:val="00505F97"/>
    <w:rsid w:val="005120DC"/>
    <w:rsid w:val="005462D0"/>
    <w:rsid w:val="00550889"/>
    <w:rsid w:val="00554190"/>
    <w:rsid w:val="005608C7"/>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E7A48"/>
    <w:rsid w:val="005F3305"/>
    <w:rsid w:val="006055CE"/>
    <w:rsid w:val="00613C38"/>
    <w:rsid w:val="0061545D"/>
    <w:rsid w:val="00616835"/>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51F42"/>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53689"/>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067"/>
    <w:rsid w:val="00A3358E"/>
    <w:rsid w:val="00A356C1"/>
    <w:rsid w:val="00A419B4"/>
    <w:rsid w:val="00A63880"/>
    <w:rsid w:val="00A73ED1"/>
    <w:rsid w:val="00A765EE"/>
    <w:rsid w:val="00A84FDC"/>
    <w:rsid w:val="00A9194B"/>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34774"/>
    <w:rsid w:val="00B41E01"/>
    <w:rsid w:val="00B620A2"/>
    <w:rsid w:val="00B676EA"/>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2517"/>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265F"/>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676C1"/>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4043"/>
    <w:rsid w:val="00EF682D"/>
    <w:rsid w:val="00EF774F"/>
    <w:rsid w:val="00F01006"/>
    <w:rsid w:val="00F0534D"/>
    <w:rsid w:val="00F06CC7"/>
    <w:rsid w:val="00F174CC"/>
    <w:rsid w:val="00F20263"/>
    <w:rsid w:val="00F2460C"/>
    <w:rsid w:val="00F30209"/>
    <w:rsid w:val="00F305A6"/>
    <w:rsid w:val="00F32C86"/>
    <w:rsid w:val="00F37C28"/>
    <w:rsid w:val="00F402EC"/>
    <w:rsid w:val="00F64F66"/>
    <w:rsid w:val="00F65DCD"/>
    <w:rsid w:val="00F7104A"/>
    <w:rsid w:val="00F84428"/>
    <w:rsid w:val="00F951AA"/>
    <w:rsid w:val="00F96847"/>
    <w:rsid w:val="00FA447A"/>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94598">
      <w:bodyDiv w:val="1"/>
      <w:marLeft w:val="0"/>
      <w:marRight w:val="0"/>
      <w:marTop w:val="0"/>
      <w:marBottom w:val="0"/>
      <w:divBdr>
        <w:top w:val="none" w:sz="0" w:space="0" w:color="auto"/>
        <w:left w:val="none" w:sz="0" w:space="0" w:color="auto"/>
        <w:bottom w:val="none" w:sz="0" w:space="0" w:color="auto"/>
        <w:right w:val="none" w:sz="0" w:space="0" w:color="auto"/>
      </w:divBdr>
    </w:div>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601571470">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F4E02-40B1-4012-9EB1-A6275EED0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4</Pages>
  <Words>3051</Words>
  <Characters>1739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20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85</cp:revision>
  <dcterms:created xsi:type="dcterms:W3CDTF">2015-09-08T03:06:00Z</dcterms:created>
  <dcterms:modified xsi:type="dcterms:W3CDTF">2017-06-14T08:42:00Z</dcterms:modified>
</cp:coreProperties>
</file>